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B80B8D">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B6B6F"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B6B6F"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3248F966"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AF39B10" w:rsidR="008D579B" w:rsidRPr="0085482E" w:rsidRDefault="006676C9" w:rsidP="00687EF3">
      <w:pPr>
        <w:numPr>
          <w:ilvl w:val="0"/>
          <w:numId w:val="33"/>
        </w:numPr>
        <w:rPr>
          <w:lang w:val="en-US" w:eastAsia="en-US"/>
        </w:rPr>
      </w:pPr>
      <w:r w:rsidRPr="0085482E">
        <w:rPr>
          <w:lang w:val="en-US" w:eastAsia="en-US"/>
        </w:rPr>
        <w:t>Context-aware</w:t>
      </w:r>
    </w:p>
    <w:p w14:paraId="0F8888C3" w14:textId="5F6F97F6" w:rsidR="003264E0" w:rsidRDefault="003264E0" w:rsidP="003264E0">
      <w:pPr>
        <w:pStyle w:val="Ttulo2"/>
      </w:pPr>
      <w:bookmarkStart w:id="11" w:name="_Toc38567255"/>
      <w:r>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proofErr w:type="spellStart"/>
      <w:r w:rsidR="00DE310A" w:rsidRPr="008B49B9">
        <w:rPr>
          <w:i/>
          <w:iCs w:val="0"/>
          <w:lang w:eastAsia="en-US"/>
        </w:rPr>
        <w:t>factorization</w:t>
      </w:r>
      <w:proofErr w:type="spellEnd"/>
      <w:r w:rsidR="00DE310A" w:rsidRPr="008B49B9">
        <w:rPr>
          <w:i/>
          <w:iCs w:val="0"/>
          <w:lang w:eastAsia="en-US"/>
        </w:rPr>
        <w:t xml:space="preserve"> </w:t>
      </w:r>
      <w:proofErr w:type="spellStart"/>
      <w:r w:rsidR="00DE310A" w:rsidRPr="008B49B9">
        <w:rPr>
          <w:i/>
          <w:iCs w:val="0"/>
          <w:lang w:eastAsia="en-US"/>
        </w:rPr>
        <w:t>machines</w:t>
      </w:r>
      <w:proofErr w:type="spellEnd"/>
      <w:r w:rsidR="00DE310A" w:rsidRPr="00DE310A">
        <w:rPr>
          <w:lang w:eastAsia="en-US"/>
        </w:rPr>
        <w:t xml:space="preserve"> para extrair informações do contexto usuário a partir do nome da </w:t>
      </w:r>
      <w:proofErr w:type="gramStart"/>
      <w:r w:rsidR="00DE310A" w:rsidRPr="00DE310A">
        <w:rPr>
          <w:i/>
          <w:iCs w:val="0"/>
          <w:lang w:eastAsia="en-US"/>
        </w:rPr>
        <w:t>playlist</w:t>
      </w:r>
      <w:proofErr w:type="gramEnd"/>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w:t>
      </w:r>
      <w:r w:rsidR="007E340A">
        <w:rPr>
          <w:lang w:eastAsia="en-US"/>
        </w:rPr>
        <w:lastRenderedPageBreak/>
        <w:t>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8B49B9">
        <w:rPr>
          <w:lang w:eastAsia="en-US"/>
        </w:rPr>
        <w:t>Sounds</w:t>
      </w:r>
      <w:proofErr w:type="spellEnd"/>
      <w:r w:rsidR="00D3691D" w:rsidRPr="008B49B9">
        <w:rPr>
          <w:lang w:eastAsia="en-US"/>
        </w:rPr>
        <w:t xml:space="preserve"> </w:t>
      </w:r>
      <w:proofErr w:type="spellStart"/>
      <w:r w:rsidR="00D3691D" w:rsidRPr="008B49B9">
        <w:rPr>
          <w:lang w:eastAsia="en-US"/>
        </w:rPr>
        <w:t>of</w:t>
      </w:r>
      <w:proofErr w:type="spellEnd"/>
      <w:r w:rsidR="00D3691D" w:rsidRPr="008B49B9">
        <w:rPr>
          <w:lang w:eastAsia="en-US"/>
        </w:rPr>
        <w:t xml:space="preserve">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proofErr w:type="spellStart"/>
      <w:r w:rsidR="00BA5F0F" w:rsidRPr="008B49B9">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Music </w:t>
      </w:r>
      <w:proofErr w:type="spellStart"/>
      <w:r w:rsidR="008B49B9">
        <w:rPr>
          <w:lang w:eastAsia="en-US"/>
        </w:rPr>
        <w:t>Recommender</w:t>
      </w:r>
      <w:proofErr w:type="spellEnd"/>
      <w:r w:rsidR="008B49B9">
        <w:rPr>
          <w:lang w:eastAsia="en-US"/>
        </w:rPr>
        <w:t xml:space="preserve"> Systems), nele é abordado recomendações baseadas no conteúdo, modelo hibrido de recomendação, geração automática de playlist, </w:t>
      </w:r>
      <w:proofErr w:type="spellStart"/>
      <w:r w:rsidR="008B49B9">
        <w:rPr>
          <w:lang w:eastAsia="en-US"/>
        </w:rPr>
        <w:t>data-sets</w:t>
      </w:r>
      <w:proofErr w:type="spellEnd"/>
      <w:r w:rsidR="008B49B9">
        <w:rPr>
          <w:lang w:eastAsia="en-US"/>
        </w:rPr>
        <w:t xml:space="preserve"> e avaliação, mas o principal tópico que </w:t>
      </w:r>
      <w:proofErr w:type="spellStart"/>
      <w:r w:rsidR="008B49B9">
        <w:rPr>
          <w:lang w:eastAsia="en-US"/>
        </w:rPr>
        <w:t>sera</w:t>
      </w:r>
      <w:proofErr w:type="spellEnd"/>
      <w:r w:rsidR="008B49B9">
        <w:rPr>
          <w:lang w:eastAsia="en-US"/>
        </w:rPr>
        <w:t xml:space="preserve"> utilizado nesse trabalho, é a recomendação a partir do contexto.</w:t>
      </w:r>
    </w:p>
    <w:p w14:paraId="1BFD29B2" w14:textId="789CE83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3B16B7B6" w:rsidR="00E6306C" w:rsidRDefault="00E6306C" w:rsidP="00E6306C">
      <w:pPr>
        <w:pStyle w:val="Ttulo2"/>
      </w:pPr>
      <w:bookmarkStart w:id="17" w:name="_Toc38567261"/>
      <w:r>
        <w:lastRenderedPageBreak/>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35CE38" w14:textId="77777777" w:rsidR="00BD78E9" w:rsidRDefault="00BD78E9">
      <w:r>
        <w:separator/>
      </w:r>
    </w:p>
    <w:p w14:paraId="2C353A66" w14:textId="77777777" w:rsidR="00BD78E9" w:rsidRDefault="00BD78E9"/>
    <w:p w14:paraId="110E1EDE" w14:textId="77777777" w:rsidR="00BD78E9" w:rsidRDefault="00BD78E9"/>
    <w:p w14:paraId="65C2ECE2" w14:textId="77777777" w:rsidR="00BD78E9" w:rsidRDefault="00BD78E9"/>
    <w:p w14:paraId="020689D3" w14:textId="77777777" w:rsidR="00BD78E9" w:rsidRDefault="00BD78E9"/>
    <w:p w14:paraId="4FE21075" w14:textId="77777777" w:rsidR="00BD78E9" w:rsidRDefault="00BD78E9"/>
    <w:p w14:paraId="2E9E4A2D" w14:textId="77777777" w:rsidR="00BD78E9" w:rsidRDefault="00BD78E9"/>
    <w:p w14:paraId="09905986" w14:textId="77777777" w:rsidR="00BD78E9" w:rsidRDefault="00BD78E9"/>
    <w:p w14:paraId="01C70D80" w14:textId="77777777" w:rsidR="00BD78E9" w:rsidRDefault="00BD78E9"/>
    <w:p w14:paraId="4C5D943B" w14:textId="77777777" w:rsidR="00BD78E9" w:rsidRDefault="00BD78E9"/>
    <w:p w14:paraId="3D0C8622" w14:textId="77777777" w:rsidR="00BD78E9" w:rsidRDefault="00BD78E9"/>
    <w:p w14:paraId="2482AA02" w14:textId="77777777" w:rsidR="00BD78E9" w:rsidRDefault="00BD78E9" w:rsidP="00D50112"/>
    <w:p w14:paraId="43C0D888" w14:textId="77777777" w:rsidR="00BD78E9" w:rsidRDefault="00BD78E9" w:rsidP="00D50112"/>
    <w:p w14:paraId="583FB006" w14:textId="77777777" w:rsidR="00BD78E9" w:rsidRDefault="00BD78E9" w:rsidP="00AA3382"/>
  </w:endnote>
  <w:endnote w:type="continuationSeparator" w:id="0">
    <w:p w14:paraId="185B030B" w14:textId="77777777" w:rsidR="00BD78E9" w:rsidRDefault="00BD78E9">
      <w:r>
        <w:continuationSeparator/>
      </w:r>
    </w:p>
    <w:p w14:paraId="76907B1C" w14:textId="77777777" w:rsidR="00BD78E9" w:rsidRDefault="00BD78E9"/>
    <w:p w14:paraId="1FCFD144" w14:textId="77777777" w:rsidR="00BD78E9" w:rsidRDefault="00BD78E9"/>
    <w:p w14:paraId="029BED5B" w14:textId="77777777" w:rsidR="00BD78E9" w:rsidRDefault="00BD78E9"/>
    <w:p w14:paraId="32ED72C2" w14:textId="77777777" w:rsidR="00BD78E9" w:rsidRDefault="00BD78E9"/>
    <w:p w14:paraId="5A5846E2" w14:textId="77777777" w:rsidR="00BD78E9" w:rsidRDefault="00BD78E9"/>
    <w:p w14:paraId="07A424BF" w14:textId="77777777" w:rsidR="00BD78E9" w:rsidRDefault="00BD78E9"/>
    <w:p w14:paraId="3F22624B" w14:textId="77777777" w:rsidR="00BD78E9" w:rsidRDefault="00BD78E9"/>
    <w:p w14:paraId="2521A5D9" w14:textId="77777777" w:rsidR="00BD78E9" w:rsidRDefault="00BD78E9"/>
    <w:p w14:paraId="16E43E11" w14:textId="77777777" w:rsidR="00BD78E9" w:rsidRDefault="00BD78E9"/>
    <w:p w14:paraId="4D2DC98C" w14:textId="77777777" w:rsidR="00BD78E9" w:rsidRDefault="00BD78E9"/>
    <w:p w14:paraId="7099E29D" w14:textId="77777777" w:rsidR="00BD78E9" w:rsidRDefault="00BD78E9" w:rsidP="00D50112"/>
    <w:p w14:paraId="5A978A4F" w14:textId="77777777" w:rsidR="00BD78E9" w:rsidRDefault="00BD78E9" w:rsidP="00D50112"/>
    <w:p w14:paraId="02A1DA7C" w14:textId="77777777" w:rsidR="00BD78E9" w:rsidRDefault="00BD78E9"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8BACEF" w14:textId="77777777" w:rsidR="00BD78E9" w:rsidRDefault="00BD78E9">
      <w:r>
        <w:separator/>
      </w:r>
    </w:p>
    <w:p w14:paraId="19762A90" w14:textId="77777777" w:rsidR="00BD78E9" w:rsidRDefault="00BD78E9"/>
    <w:p w14:paraId="654B92B4" w14:textId="77777777" w:rsidR="00BD78E9" w:rsidRDefault="00BD78E9" w:rsidP="00D50112"/>
    <w:p w14:paraId="1F47ECAB" w14:textId="77777777" w:rsidR="00BD78E9" w:rsidRDefault="00BD78E9" w:rsidP="00D50112"/>
    <w:p w14:paraId="254F1777" w14:textId="77777777" w:rsidR="00BD78E9" w:rsidRDefault="00BD78E9" w:rsidP="00AA3382"/>
  </w:footnote>
  <w:footnote w:type="continuationSeparator" w:id="0">
    <w:p w14:paraId="5A742F85" w14:textId="77777777" w:rsidR="00BD78E9" w:rsidRDefault="00BD78E9">
      <w:r>
        <w:continuationSeparator/>
      </w:r>
    </w:p>
    <w:p w14:paraId="364FF6E1" w14:textId="77777777" w:rsidR="00BD78E9" w:rsidRDefault="00BD78E9"/>
    <w:p w14:paraId="34BEEF5B" w14:textId="77777777" w:rsidR="00BD78E9" w:rsidRDefault="00BD78E9"/>
    <w:p w14:paraId="1BF132D4" w14:textId="77777777" w:rsidR="00BD78E9" w:rsidRDefault="00BD78E9"/>
    <w:p w14:paraId="0F37AE69" w14:textId="77777777" w:rsidR="00BD78E9" w:rsidRDefault="00BD78E9"/>
    <w:p w14:paraId="662A98E1" w14:textId="77777777" w:rsidR="00BD78E9" w:rsidRDefault="00BD78E9"/>
    <w:p w14:paraId="0B37EC6C" w14:textId="77777777" w:rsidR="00BD78E9" w:rsidRDefault="00BD78E9"/>
    <w:p w14:paraId="7B75A84C" w14:textId="77777777" w:rsidR="00BD78E9" w:rsidRDefault="00BD78E9"/>
    <w:p w14:paraId="6BC66D3C" w14:textId="77777777" w:rsidR="00BD78E9" w:rsidRDefault="00BD78E9"/>
    <w:p w14:paraId="365979EE" w14:textId="77777777" w:rsidR="00BD78E9" w:rsidRDefault="00BD78E9"/>
    <w:p w14:paraId="21A75EED" w14:textId="77777777" w:rsidR="00BD78E9" w:rsidRDefault="00BD78E9"/>
    <w:p w14:paraId="2CF17E2B" w14:textId="77777777" w:rsidR="00BD78E9" w:rsidRDefault="00BD78E9" w:rsidP="00D50112"/>
    <w:p w14:paraId="478209D1" w14:textId="77777777" w:rsidR="00BD78E9" w:rsidRDefault="00BD78E9" w:rsidP="00D50112"/>
    <w:p w14:paraId="62BF7ABA" w14:textId="77777777" w:rsidR="00BD78E9" w:rsidRDefault="00BD78E9"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5610C"/>
    <w:rsid w:val="000823A9"/>
    <w:rsid w:val="000964B3"/>
    <w:rsid w:val="000B7BD9"/>
    <w:rsid w:val="000C049F"/>
    <w:rsid w:val="000C396C"/>
    <w:rsid w:val="000C619D"/>
    <w:rsid w:val="000D1CE9"/>
    <w:rsid w:val="000D4B14"/>
    <w:rsid w:val="000E08FD"/>
    <w:rsid w:val="000F39E5"/>
    <w:rsid w:val="00103B48"/>
    <w:rsid w:val="0011263A"/>
    <w:rsid w:val="00130BE8"/>
    <w:rsid w:val="00133319"/>
    <w:rsid w:val="00171833"/>
    <w:rsid w:val="00192084"/>
    <w:rsid w:val="001956E6"/>
    <w:rsid w:val="00201E61"/>
    <w:rsid w:val="002337EE"/>
    <w:rsid w:val="00251E4B"/>
    <w:rsid w:val="00261EE2"/>
    <w:rsid w:val="0026450D"/>
    <w:rsid w:val="00285410"/>
    <w:rsid w:val="0029277B"/>
    <w:rsid w:val="002B6979"/>
    <w:rsid w:val="002B6B6F"/>
    <w:rsid w:val="002F0607"/>
    <w:rsid w:val="00302815"/>
    <w:rsid w:val="00307B26"/>
    <w:rsid w:val="00310DD6"/>
    <w:rsid w:val="00310F84"/>
    <w:rsid w:val="003154CF"/>
    <w:rsid w:val="003264E0"/>
    <w:rsid w:val="0033142C"/>
    <w:rsid w:val="003409B7"/>
    <w:rsid w:val="003428BA"/>
    <w:rsid w:val="003564E6"/>
    <w:rsid w:val="00362D8A"/>
    <w:rsid w:val="003679F5"/>
    <w:rsid w:val="003771D9"/>
    <w:rsid w:val="003B1F3F"/>
    <w:rsid w:val="003B78E9"/>
    <w:rsid w:val="003C49D3"/>
    <w:rsid w:val="00404658"/>
    <w:rsid w:val="00431A87"/>
    <w:rsid w:val="00432821"/>
    <w:rsid w:val="00451818"/>
    <w:rsid w:val="0046022D"/>
    <w:rsid w:val="004625D3"/>
    <w:rsid w:val="00471239"/>
    <w:rsid w:val="00473AC1"/>
    <w:rsid w:val="004874B9"/>
    <w:rsid w:val="004A03D3"/>
    <w:rsid w:val="004A223B"/>
    <w:rsid w:val="004B4715"/>
    <w:rsid w:val="004E0B1F"/>
    <w:rsid w:val="004F05A8"/>
    <w:rsid w:val="004F1C5F"/>
    <w:rsid w:val="004F2D0D"/>
    <w:rsid w:val="004F4DEE"/>
    <w:rsid w:val="0052001A"/>
    <w:rsid w:val="00543968"/>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A1C24"/>
    <w:rsid w:val="006A7090"/>
    <w:rsid w:val="006C1E7D"/>
    <w:rsid w:val="006E2282"/>
    <w:rsid w:val="006E7394"/>
    <w:rsid w:val="006F4F2D"/>
    <w:rsid w:val="006F6060"/>
    <w:rsid w:val="0071123B"/>
    <w:rsid w:val="007242D1"/>
    <w:rsid w:val="007270CB"/>
    <w:rsid w:val="007276E0"/>
    <w:rsid w:val="007345C8"/>
    <w:rsid w:val="0076041C"/>
    <w:rsid w:val="00766FBB"/>
    <w:rsid w:val="00773513"/>
    <w:rsid w:val="00783075"/>
    <w:rsid w:val="007901B6"/>
    <w:rsid w:val="007B0815"/>
    <w:rsid w:val="007C4395"/>
    <w:rsid w:val="007E340A"/>
    <w:rsid w:val="007E551A"/>
    <w:rsid w:val="007F00BA"/>
    <w:rsid w:val="007F43C8"/>
    <w:rsid w:val="00804534"/>
    <w:rsid w:val="0082677E"/>
    <w:rsid w:val="00830086"/>
    <w:rsid w:val="0083110C"/>
    <w:rsid w:val="0085482E"/>
    <w:rsid w:val="0085540B"/>
    <w:rsid w:val="008647B7"/>
    <w:rsid w:val="00870D6F"/>
    <w:rsid w:val="0088291D"/>
    <w:rsid w:val="00883021"/>
    <w:rsid w:val="008849DE"/>
    <w:rsid w:val="0089397A"/>
    <w:rsid w:val="008977E3"/>
    <w:rsid w:val="008A4CC4"/>
    <w:rsid w:val="008B2679"/>
    <w:rsid w:val="008B3CC4"/>
    <w:rsid w:val="008B49B9"/>
    <w:rsid w:val="008D2152"/>
    <w:rsid w:val="008D579B"/>
    <w:rsid w:val="008E4BA5"/>
    <w:rsid w:val="008F2AE9"/>
    <w:rsid w:val="008F318A"/>
    <w:rsid w:val="00903B55"/>
    <w:rsid w:val="00913C91"/>
    <w:rsid w:val="00933820"/>
    <w:rsid w:val="00953828"/>
    <w:rsid w:val="009D1033"/>
    <w:rsid w:val="009E1FD9"/>
    <w:rsid w:val="009E399F"/>
    <w:rsid w:val="009F77DC"/>
    <w:rsid w:val="00A024EB"/>
    <w:rsid w:val="00A17F3D"/>
    <w:rsid w:val="00A3415D"/>
    <w:rsid w:val="00A34E19"/>
    <w:rsid w:val="00A5403F"/>
    <w:rsid w:val="00A60E8F"/>
    <w:rsid w:val="00A95940"/>
    <w:rsid w:val="00AA3382"/>
    <w:rsid w:val="00AA4553"/>
    <w:rsid w:val="00AB2F1B"/>
    <w:rsid w:val="00AC5E67"/>
    <w:rsid w:val="00AF789C"/>
    <w:rsid w:val="00B0079B"/>
    <w:rsid w:val="00B234FD"/>
    <w:rsid w:val="00B3145F"/>
    <w:rsid w:val="00B34139"/>
    <w:rsid w:val="00B35EFA"/>
    <w:rsid w:val="00B7418F"/>
    <w:rsid w:val="00B80680"/>
    <w:rsid w:val="00B80B8D"/>
    <w:rsid w:val="00B825A2"/>
    <w:rsid w:val="00B9416A"/>
    <w:rsid w:val="00BA1B75"/>
    <w:rsid w:val="00BA5F0F"/>
    <w:rsid w:val="00BB2B89"/>
    <w:rsid w:val="00BD0ECD"/>
    <w:rsid w:val="00BD78E9"/>
    <w:rsid w:val="00C17E2C"/>
    <w:rsid w:val="00C23C70"/>
    <w:rsid w:val="00C34F8D"/>
    <w:rsid w:val="00C4780B"/>
    <w:rsid w:val="00C53548"/>
    <w:rsid w:val="00C648F5"/>
    <w:rsid w:val="00C71C42"/>
    <w:rsid w:val="00C73ED4"/>
    <w:rsid w:val="00CA0DDE"/>
    <w:rsid w:val="00CF754B"/>
    <w:rsid w:val="00D04942"/>
    <w:rsid w:val="00D07ACB"/>
    <w:rsid w:val="00D23FF7"/>
    <w:rsid w:val="00D245EB"/>
    <w:rsid w:val="00D3691D"/>
    <w:rsid w:val="00D36E46"/>
    <w:rsid w:val="00D37417"/>
    <w:rsid w:val="00D50112"/>
    <w:rsid w:val="00D504D7"/>
    <w:rsid w:val="00D55DBD"/>
    <w:rsid w:val="00D76AAD"/>
    <w:rsid w:val="00D86FFA"/>
    <w:rsid w:val="00DA05B5"/>
    <w:rsid w:val="00DB49E1"/>
    <w:rsid w:val="00DC1D1F"/>
    <w:rsid w:val="00DE09F4"/>
    <w:rsid w:val="00DE11A3"/>
    <w:rsid w:val="00DE310A"/>
    <w:rsid w:val="00DF3A09"/>
    <w:rsid w:val="00E02E2F"/>
    <w:rsid w:val="00E062AB"/>
    <w:rsid w:val="00E377FC"/>
    <w:rsid w:val="00E40A80"/>
    <w:rsid w:val="00E54DB7"/>
    <w:rsid w:val="00E6306C"/>
    <w:rsid w:val="00E64938"/>
    <w:rsid w:val="00EC11B4"/>
    <w:rsid w:val="00ED4DA3"/>
    <w:rsid w:val="00EE2977"/>
    <w:rsid w:val="00EE5AC3"/>
    <w:rsid w:val="00F13211"/>
    <w:rsid w:val="00F34B49"/>
    <w:rsid w:val="00F66337"/>
    <w:rsid w:val="00F77B75"/>
    <w:rsid w:val="00F84662"/>
    <w:rsid w:val="00FA13B1"/>
    <w:rsid w:val="00FA70D8"/>
    <w:rsid w:val="00FB5F62"/>
    <w:rsid w:val="00FB666C"/>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51F926-EFC6-410F-BB34-06A05C864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22</Pages>
  <Words>8200</Words>
  <Characters>44286</Characters>
  <Application>Microsoft Office Word</Application>
  <DocSecurity>0</DocSecurity>
  <Lines>369</Lines>
  <Paragraphs>10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238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1</cp:revision>
  <cp:lastPrinted>2003-10-22T01:33:00Z</cp:lastPrinted>
  <dcterms:created xsi:type="dcterms:W3CDTF">2018-05-30T22:47:00Z</dcterms:created>
  <dcterms:modified xsi:type="dcterms:W3CDTF">2020-04-25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